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2D375D" w14:textId="1EBDAC7F" w:rsidR="00715B7D" w:rsidRPr="00715B7D" w:rsidRDefault="00715B7D" w:rsidP="00136044">
      <w:pPr>
        <w:jc w:val="both"/>
        <w:rPr>
          <w:b/>
          <w:bCs/>
          <w:sz w:val="36"/>
          <w:szCs w:val="36"/>
          <w:lang w:val="en-US"/>
        </w:rPr>
      </w:pPr>
      <w:r w:rsidRPr="00715B7D">
        <w:rPr>
          <w:b/>
          <w:bCs/>
          <w:sz w:val="36"/>
          <w:szCs w:val="36"/>
          <w:lang w:val="en-US"/>
        </w:rPr>
        <w:t>Introduction:</w:t>
      </w:r>
    </w:p>
    <w:p w14:paraId="6D8F4EB0" w14:textId="39BBA03F" w:rsidR="00715B7D" w:rsidRDefault="008F1A30" w:rsidP="00136044">
      <w:pPr>
        <w:jc w:val="both"/>
        <w:rPr>
          <w:lang w:val="en-US"/>
        </w:rPr>
      </w:pPr>
      <w:r>
        <w:rPr>
          <w:lang w:val="en-US"/>
        </w:rPr>
        <w:t>___________________</w:t>
      </w:r>
    </w:p>
    <w:p w14:paraId="7C60EAEF" w14:textId="1DA4F5E1" w:rsidR="00182288" w:rsidRDefault="00DA6B00" w:rsidP="00136044">
      <w:pPr>
        <w:jc w:val="both"/>
        <w:rPr>
          <w:lang w:val="en-US"/>
        </w:rPr>
      </w:pPr>
      <w:r>
        <w:rPr>
          <w:lang w:val="en-US"/>
        </w:rPr>
        <w:t xml:space="preserve">Various countries </w:t>
      </w:r>
      <w:r w:rsidR="007F78B0">
        <w:rPr>
          <w:lang w:val="en-US"/>
        </w:rPr>
        <w:t xml:space="preserve"> ha</w:t>
      </w:r>
      <w:r>
        <w:rPr>
          <w:lang w:val="en-US"/>
        </w:rPr>
        <w:t>ve</w:t>
      </w:r>
      <w:r w:rsidR="007F78B0">
        <w:rPr>
          <w:lang w:val="en-US"/>
        </w:rPr>
        <w:t xml:space="preserve"> been battling with forest fire since a long time now. Such unfortunate incidents </w:t>
      </w:r>
      <w:r w:rsidR="00136044">
        <w:rPr>
          <w:lang w:val="en-US"/>
        </w:rPr>
        <w:t xml:space="preserve">take place </w:t>
      </w:r>
      <w:r w:rsidR="007F78B0">
        <w:rPr>
          <w:lang w:val="en-US"/>
        </w:rPr>
        <w:t xml:space="preserve"> due to natural reasons</w:t>
      </w:r>
      <w:r w:rsidR="00283C95">
        <w:rPr>
          <w:lang w:val="en-US"/>
        </w:rPr>
        <w:t xml:space="preserve"> like volcanic eruptions and lightning </w:t>
      </w:r>
      <w:r w:rsidR="007F78B0">
        <w:rPr>
          <w:lang w:val="en-US"/>
        </w:rPr>
        <w:t xml:space="preserve"> but mostly </w:t>
      </w:r>
      <w:r w:rsidR="00425765">
        <w:rPr>
          <w:lang w:val="en-US"/>
        </w:rPr>
        <w:t xml:space="preserve">happens </w:t>
      </w:r>
      <w:r w:rsidR="007F78B0">
        <w:rPr>
          <w:lang w:val="en-US"/>
        </w:rPr>
        <w:t>because of human activities</w:t>
      </w:r>
      <w:r w:rsidR="00784EDB">
        <w:rPr>
          <w:lang w:val="en-US"/>
        </w:rPr>
        <w:t xml:space="preserve"> such as </w:t>
      </w:r>
      <w:r w:rsidR="004239EF">
        <w:rPr>
          <w:lang w:val="en-US"/>
        </w:rPr>
        <w:t xml:space="preserve">unextinguished </w:t>
      </w:r>
      <w:r w:rsidR="00784EDB">
        <w:rPr>
          <w:lang w:val="en-US"/>
        </w:rPr>
        <w:t>cigarette butts</w:t>
      </w:r>
      <w:r w:rsidR="00136044">
        <w:rPr>
          <w:lang w:val="en-US"/>
        </w:rPr>
        <w:t xml:space="preserve">, fire camping </w:t>
      </w:r>
      <w:r w:rsidR="00784EDB">
        <w:rPr>
          <w:lang w:val="en-US"/>
        </w:rPr>
        <w:t>and garbage deposit burning</w:t>
      </w:r>
      <w:r w:rsidR="00136044">
        <w:rPr>
          <w:lang w:val="en-US"/>
        </w:rPr>
        <w:t>.</w:t>
      </w:r>
      <w:r w:rsidR="00542415">
        <w:rPr>
          <w:lang w:val="en-US"/>
        </w:rPr>
        <w:t xml:space="preserve"> Such incidents have become quite frequent over the last few years. </w:t>
      </w:r>
      <w:r w:rsidR="003F2271">
        <w:rPr>
          <w:lang w:val="en-US"/>
        </w:rPr>
        <w:t xml:space="preserve">As a result, a lot flora and fauna species are getting disappeared or imbalance the natural habitat and food chain. It also </w:t>
      </w:r>
      <w:r w:rsidR="001D5680">
        <w:rPr>
          <w:lang w:val="en-US"/>
        </w:rPr>
        <w:t>emits a lot of carbon emission to the environment, which leads to green</w:t>
      </w:r>
      <w:r w:rsidR="009B373B">
        <w:rPr>
          <w:lang w:val="en-US"/>
        </w:rPr>
        <w:t>-</w:t>
      </w:r>
      <w:r w:rsidR="001D5680">
        <w:rPr>
          <w:lang w:val="en-US"/>
        </w:rPr>
        <w:t>house effect and climate change</w:t>
      </w:r>
      <w:r w:rsidR="004239EF">
        <w:rPr>
          <w:lang w:val="en-US"/>
        </w:rPr>
        <w:t xml:space="preserve">, soil erosion . </w:t>
      </w:r>
      <w:r w:rsidR="00FF20FA">
        <w:rPr>
          <w:lang w:val="en-US"/>
        </w:rPr>
        <w:t>Therefore,</w:t>
      </w:r>
      <w:r w:rsidR="00463049">
        <w:rPr>
          <w:lang w:val="en-US"/>
        </w:rPr>
        <w:t xml:space="preserve"> it will be useful if the exact area that will be under the fire threat can be predicted beforehand. </w:t>
      </w:r>
    </w:p>
    <w:p w14:paraId="39F1CD3C" w14:textId="4D787B5D" w:rsidR="00867598" w:rsidRDefault="00DA6B00" w:rsidP="00136044">
      <w:pPr>
        <w:jc w:val="both"/>
        <w:rPr>
          <w:rFonts w:ascii="Calibri" w:hAnsi="Calibri" w:cs="Calibri"/>
          <w:lang w:val="en-US"/>
        </w:rPr>
      </w:pPr>
      <w:r>
        <w:rPr>
          <w:lang w:val="en-US"/>
        </w:rPr>
        <w:t>Lot of</w:t>
      </w:r>
      <w:r w:rsidR="00862434">
        <w:rPr>
          <w:lang w:val="en-US"/>
        </w:rPr>
        <w:t xml:space="preserve"> studies have been carried out on th</w:t>
      </w:r>
      <w:r>
        <w:rPr>
          <w:lang w:val="en-US"/>
        </w:rPr>
        <w:t xml:space="preserve">is global problem, especially in </w:t>
      </w:r>
      <w:r w:rsidR="004B662D">
        <w:rPr>
          <w:lang w:val="en-US"/>
        </w:rPr>
        <w:t xml:space="preserve">the last few decades. </w:t>
      </w:r>
      <w:r w:rsidR="0002622A">
        <w:rPr>
          <w:lang w:val="en-US"/>
        </w:rPr>
        <w:t xml:space="preserve">Number of forest fires caused due to high voltage overhead electric powerlines in the </w:t>
      </w:r>
      <w:r w:rsidR="00F708DB">
        <w:rPr>
          <w:lang w:val="en-US"/>
        </w:rPr>
        <w:t>Mediterranean</w:t>
      </w:r>
      <w:r w:rsidR="0002622A">
        <w:rPr>
          <w:lang w:val="en-US"/>
        </w:rPr>
        <w:t xml:space="preserve"> forest has been explained in detail in research done by </w:t>
      </w:r>
      <w:r w:rsidR="0002622A">
        <w:rPr>
          <w:lang w:val="en-US"/>
        </w:rPr>
        <w:fldChar w:fldCharType="begin"/>
      </w:r>
      <w:r w:rsidR="0002622A">
        <w:rPr>
          <w:lang w:val="en-US"/>
        </w:rPr>
        <w:instrText xml:space="preserve"> ADDIN ZOTERO_ITEM CSL_CITATION {"citationID":"CJlojJXy","properties":{"formattedCitation":"(Martinez-Canales, 1997)","plainCitation":"(Martinez-Canales, 1997)","noteIndex":0},"citationItems":[{"id":130,"uris":["http://zotero.org/users/6500239/items/EC3MNYS2"],"uri":["http://zotero.org/users/6500239/items/EC3MNYS2"],"itemData":{"id":130,"type":"paper-conference","container-title":"14th International Conference and Exhibition on Electricity Distribution (CIRED 1997 - Distributing Power for the Millennium)","DOI":"10.1049/cp:19970533","event":"14th International Conference and Exhibition on Electricity Distribution (CIRED 1997 - Distributing Power for the Millennium)","event-place":"Birmingham, UK","ISBN":"978-0-85296-674-7","language":"en","page":"v3-27-v3-27","publisher":"IEE","publisher-place":"Birmingham, UK","source":"DOI.org (Crossref)","title":"A review of the incidence of medium and high voltage overhead electric power lines in causing forest fires","URL":"https://digital-library.theiet.org/content/conferences/10.1049/cp_19970533","volume":"1997","author":[{"family":"Martinez-Canales","given":"J.F."}],"accessed":{"date-parts":[["2020",6,26]]},"issued":{"date-parts":[["1997"]]}}}],"schema":"https://github.com/citation-style-language/schema/raw/master/csl-citation.json"} </w:instrText>
      </w:r>
      <w:r w:rsidR="0002622A">
        <w:rPr>
          <w:lang w:val="en-US"/>
        </w:rPr>
        <w:fldChar w:fldCharType="separate"/>
      </w:r>
      <w:r w:rsidR="0002622A" w:rsidRPr="0002622A">
        <w:rPr>
          <w:rFonts w:ascii="Calibri" w:hAnsi="Calibri" w:cs="Calibri"/>
        </w:rPr>
        <w:t>(Martinez-Canales, 1997)</w:t>
      </w:r>
      <w:r w:rsidR="0002622A">
        <w:rPr>
          <w:lang w:val="en-US"/>
        </w:rPr>
        <w:fldChar w:fldCharType="end"/>
      </w:r>
      <w:r w:rsidR="0002622A">
        <w:rPr>
          <w:rFonts w:ascii="Calibri" w:hAnsi="Calibri" w:cs="Calibri"/>
          <w:lang w:val="en-US"/>
        </w:rPr>
        <w:t xml:space="preserve"> to prevent such incidents and minimize the loss due to it.</w:t>
      </w:r>
      <w:r w:rsidR="00383005">
        <w:rPr>
          <w:rFonts w:ascii="Calibri" w:hAnsi="Calibri" w:cs="Calibri"/>
          <w:lang w:val="en-US"/>
        </w:rPr>
        <w:t xml:space="preserve"> Numerous </w:t>
      </w:r>
      <w:r w:rsidR="00094DB7">
        <w:rPr>
          <w:rFonts w:ascii="Calibri" w:hAnsi="Calibri" w:cs="Calibri"/>
          <w:lang w:val="en-US"/>
        </w:rPr>
        <w:t>studies</w:t>
      </w:r>
      <w:r w:rsidR="00383005">
        <w:rPr>
          <w:rFonts w:ascii="Calibri" w:hAnsi="Calibri" w:cs="Calibri"/>
          <w:lang w:val="en-US"/>
        </w:rPr>
        <w:t xml:space="preserve"> </w:t>
      </w:r>
      <w:r w:rsidR="002B7B32">
        <w:rPr>
          <w:rFonts w:ascii="Calibri" w:hAnsi="Calibri" w:cs="Calibri"/>
          <w:lang w:val="en-US"/>
        </w:rPr>
        <w:t>have</w:t>
      </w:r>
      <w:r w:rsidR="00383005">
        <w:rPr>
          <w:rFonts w:ascii="Calibri" w:hAnsi="Calibri" w:cs="Calibri"/>
          <w:lang w:val="en-US"/>
        </w:rPr>
        <w:t xml:space="preserve"> been done for detecting the fire. One of the early </w:t>
      </w:r>
      <w:r w:rsidR="00DD02F8">
        <w:rPr>
          <w:rFonts w:ascii="Calibri" w:hAnsi="Calibri" w:cs="Calibri"/>
          <w:lang w:val="en-US"/>
        </w:rPr>
        <w:t xml:space="preserve">research </w:t>
      </w:r>
      <w:r w:rsidR="00383005">
        <w:rPr>
          <w:rFonts w:ascii="Calibri" w:hAnsi="Calibri" w:cs="Calibri"/>
          <w:lang w:val="en-US"/>
        </w:rPr>
        <w:t xml:space="preserve">have been done by  </w:t>
      </w:r>
      <w:r w:rsidR="00383005">
        <w:rPr>
          <w:rFonts w:ascii="Calibri" w:hAnsi="Calibri" w:cs="Calibri"/>
          <w:lang w:val="en-US"/>
        </w:rPr>
        <w:fldChar w:fldCharType="begin"/>
      </w:r>
      <w:r w:rsidR="00383005">
        <w:rPr>
          <w:rFonts w:ascii="Calibri" w:hAnsi="Calibri" w:cs="Calibri"/>
          <w:lang w:val="en-US"/>
        </w:rPr>
        <w:instrText xml:space="preserve"> ADDIN ZOTERO_ITEM CSL_CITATION {"citationID":"uTY2m1Sp","properties":{"formattedCitation":"(Cappellini et al., 1989)","plainCitation":"(Cappellini et al., 1989)","noteIndex":0},"citationItems":[{"id":131,"uris":["http://zotero.org/users/6500239/items/WSZCLQGB"],"uri":["http://zotero.org/users/6500239/items/WSZCLQGB"],"itemData":{"id":131,"type":"chapter","container-title":"Recent Issues in Pattern Analysis and Recognition","event-place":"Berlin, Heidelberg","ISBN":"978-3-540-51815-0","note":"collection-title: Lecture Notes in Computer Science\nDOI: 10.1007/3-540-51815-0_67","page":"351-364","publisher":"Springer Berlin Heidelberg","publisher-place":"Berlin, Heidelberg","source":"DOI.org (Crossref)","title":"An intelligent system for automatic fire detection in forests","URL":"http://link.springer.com/10.1007/3-540-51815-0_67","volume":"399","collection-editor":[{"family":"Goos","given":"G."},{"family":"Hartmanis","given":"J."},{"family":"Barstow","given":"D."},{"family":"Brauer","given":"W."},{"family":"Brinch Hansen","given":"P."},{"family":"Gries","given":"D."},{"family":"Luckham","given":"D."},{"family":"Moler","given":"C."},{"family":"Pnueli","given":"A."},{"family":"Seegmüller","given":"G."},{"family":"Stoer","given":"J."},{"family":"Wirth","given":"N."}],"editor":[{"family":"Cantoni","given":"Virginio"},{"family":"Creutzburg","given":"Reiner"},{"family":"Levialdi","given":"Stefano"},{"family":"Wolf","given":"G."}],"author":[{"family":"Cappellini","given":"V."},{"family":"Mattii","given":"L."},{"family":"Mecocci","given":"A."}],"accessed":{"date-parts":[["2020",6,26]]},"issued":{"date-parts":[["1989"]]}}}],"schema":"https://github.com/citation-style-language/schema/raw/master/csl-citation.json"} </w:instrText>
      </w:r>
      <w:r w:rsidR="00383005">
        <w:rPr>
          <w:rFonts w:ascii="Calibri" w:hAnsi="Calibri" w:cs="Calibri"/>
          <w:lang w:val="en-US"/>
        </w:rPr>
        <w:fldChar w:fldCharType="separate"/>
      </w:r>
      <w:r w:rsidR="00383005" w:rsidRPr="00383005">
        <w:rPr>
          <w:rFonts w:ascii="Calibri" w:hAnsi="Calibri" w:cs="Calibri"/>
        </w:rPr>
        <w:t>(Cappellini et al., 1989)</w:t>
      </w:r>
      <w:r w:rsidR="00383005">
        <w:rPr>
          <w:rFonts w:ascii="Calibri" w:hAnsi="Calibri" w:cs="Calibri"/>
          <w:lang w:val="en-US"/>
        </w:rPr>
        <w:fldChar w:fldCharType="end"/>
      </w:r>
      <w:r w:rsidR="00383005">
        <w:rPr>
          <w:rFonts w:ascii="Calibri" w:hAnsi="Calibri" w:cs="Calibri"/>
          <w:lang w:val="en-US"/>
        </w:rPr>
        <w:t xml:space="preserve"> where fire detection was done at the early stages with the help of some TV cameras in real time.</w:t>
      </w:r>
      <w:r w:rsidR="00DD02F8">
        <w:rPr>
          <w:rFonts w:ascii="Calibri" w:hAnsi="Calibri" w:cs="Calibri"/>
          <w:lang w:val="en-US"/>
        </w:rPr>
        <w:t xml:space="preserve"> These camera helps to detect smoke during the </w:t>
      </w:r>
      <w:r w:rsidR="00F110E2">
        <w:rPr>
          <w:rFonts w:ascii="Calibri" w:hAnsi="Calibri" w:cs="Calibri"/>
          <w:lang w:val="en-US"/>
        </w:rPr>
        <w:t>daytime</w:t>
      </w:r>
      <w:r w:rsidR="00DD02F8">
        <w:rPr>
          <w:rFonts w:ascii="Calibri" w:hAnsi="Calibri" w:cs="Calibri"/>
          <w:lang w:val="en-US"/>
        </w:rPr>
        <w:t xml:space="preserve"> and flames during the </w:t>
      </w:r>
      <w:r w:rsidR="00A131A5">
        <w:rPr>
          <w:rFonts w:ascii="Calibri" w:hAnsi="Calibri" w:cs="Calibri"/>
          <w:lang w:val="en-US"/>
        </w:rPr>
        <w:t>nighttime</w:t>
      </w:r>
      <w:r w:rsidR="00DD02F8">
        <w:rPr>
          <w:rFonts w:ascii="Calibri" w:hAnsi="Calibri" w:cs="Calibri"/>
          <w:lang w:val="en-US"/>
        </w:rPr>
        <w:t>.</w:t>
      </w:r>
      <w:r w:rsidR="00104CF0">
        <w:rPr>
          <w:rFonts w:ascii="Calibri" w:hAnsi="Calibri" w:cs="Calibri"/>
          <w:lang w:val="en-US"/>
        </w:rPr>
        <w:t xml:space="preserve"> One more study on the detection of fire incidents in the boreal forest of Alaska was done by </w:t>
      </w:r>
      <w:r w:rsidR="00104CF0">
        <w:rPr>
          <w:rFonts w:ascii="Calibri" w:hAnsi="Calibri" w:cs="Calibri"/>
          <w:lang w:val="en-US"/>
        </w:rPr>
        <w:fldChar w:fldCharType="begin"/>
      </w:r>
      <w:r w:rsidR="00104CF0">
        <w:rPr>
          <w:rFonts w:ascii="Calibri" w:hAnsi="Calibri" w:cs="Calibri"/>
          <w:lang w:val="en-US"/>
        </w:rPr>
        <w:instrText xml:space="preserve"> ADDIN ZOTERO_ITEM CSL_CITATION {"citationID":"KxMKpMcv","properties":{"formattedCitation":"(Bourgeau-Chavez et al., 1993)","plainCitation":"(Bourgeau-Chavez et al., 1993)","noteIndex":0},"citationItems":[{"id":132,"uris":["http://zotero.org/users/6500239/items/PBJ5V7QT"],"uri":["http://zotero.org/users/6500239/items/PBJ5V7QT"],"itemData":{"id":132,"type":"paper-conference","container-title":"Proceedings of IEEE Topical Symposium on Combined Optical, Microwave, Earth and Atmosphere Sensing","DOI":"10.1109/COMEAS.1993.700229","event":"IEEE Topical Symposium on Combined Optical, Microwave, Earth and Atmosphere Sensing","event-place":"Albuquerque, NM, USA","ISBN":"978-0-7803-0969-2","page":"236-239","publisher":"IEEE","publisher-place":"Albuquerque, NM, USA","source":"DOI.org (Crossref)","title":"Detection And Interpretation Of Fire-disturbed Boreal Forest Ecosystems In Alaska Using Spacebarne SAR Data","URL":"http://ieeexplore.ieee.org/document/700229/","author":[{"family":"Bourgeau-Chavez","given":"L.L."},{"family":"Kasischke","given":"E.S."},{"family":"French","given":"N.H.F."}],"accessed":{"date-parts":[["2020",6,26]]},"issued":{"date-parts":[["1993"]]}}}],"schema":"https://github.com/citation-style-language/schema/raw/master/csl-citation.json"} </w:instrText>
      </w:r>
      <w:r w:rsidR="00104CF0">
        <w:rPr>
          <w:rFonts w:ascii="Calibri" w:hAnsi="Calibri" w:cs="Calibri"/>
          <w:lang w:val="en-US"/>
        </w:rPr>
        <w:fldChar w:fldCharType="separate"/>
      </w:r>
      <w:r w:rsidR="00104CF0" w:rsidRPr="00104CF0">
        <w:rPr>
          <w:rFonts w:ascii="Calibri" w:hAnsi="Calibri" w:cs="Calibri"/>
        </w:rPr>
        <w:t>(Bourgeau-Chavez et al., 1993)</w:t>
      </w:r>
      <w:r w:rsidR="00104CF0">
        <w:rPr>
          <w:rFonts w:ascii="Calibri" w:hAnsi="Calibri" w:cs="Calibri"/>
          <w:lang w:val="en-US"/>
        </w:rPr>
        <w:fldChar w:fldCharType="end"/>
      </w:r>
      <w:r w:rsidR="00104CF0">
        <w:rPr>
          <w:rFonts w:ascii="Calibri" w:hAnsi="Calibri" w:cs="Calibri"/>
          <w:lang w:val="en-US"/>
        </w:rPr>
        <w:t xml:space="preserve"> using ERS-1 C-VV SAR imagery. It also determined the appearance of the basis of elapsed time, geomorphology of the area under fire, and metrological </w:t>
      </w:r>
      <w:r w:rsidR="0021179E">
        <w:rPr>
          <w:rFonts w:ascii="Calibri" w:hAnsi="Calibri" w:cs="Calibri"/>
          <w:lang w:val="en-US"/>
        </w:rPr>
        <w:t>parameters</w:t>
      </w:r>
      <w:r w:rsidR="00104CF0">
        <w:rPr>
          <w:rFonts w:ascii="Calibri" w:hAnsi="Calibri" w:cs="Calibri"/>
          <w:lang w:val="en-US"/>
        </w:rPr>
        <w:t>.</w:t>
      </w:r>
      <w:r w:rsidR="003902EE">
        <w:rPr>
          <w:rFonts w:ascii="Calibri" w:hAnsi="Calibri" w:cs="Calibri"/>
          <w:lang w:val="en-US"/>
        </w:rPr>
        <w:t xml:space="preserve"> Similar study for detecting the forest fire in the eastern region of Russia has been done by </w:t>
      </w:r>
      <w:r w:rsidR="003902EE">
        <w:rPr>
          <w:rFonts w:ascii="Calibri" w:hAnsi="Calibri" w:cs="Calibri"/>
          <w:lang w:val="en-US"/>
        </w:rPr>
        <w:fldChar w:fldCharType="begin"/>
      </w:r>
      <w:r w:rsidR="003902EE">
        <w:rPr>
          <w:rFonts w:ascii="Calibri" w:hAnsi="Calibri" w:cs="Calibri"/>
          <w:lang w:val="en-US"/>
        </w:rPr>
        <w:instrText xml:space="preserve"> ADDIN ZOTERO_ITEM CSL_CITATION {"citationID":"LSVp50e6","properties":{"formattedCitation":"(Kawano et al., 1999)","plainCitation":"(Kawano et al., 1999)","noteIndex":0},"citationItems":[{"id":133,"uris":["http://zotero.org/users/6500239/items/ULI2V2HM"],"uri":["http://zotero.org/users/6500239/items/ULI2V2HM"],"itemData":{"id":133,"type":"paper-conference","container-title":"IEEE 1999 International Geoscience and Remote Sensing Symposium. IGARSS'99 (Cat. No.99CH36293)","DOI":"10.1109/IGARSS.1999.774465","event":"IEEE 1999 International Geoscience and Remote Sensing Symposium. IGARSS'99","event-place":"Hamburg, Germany","ISBN":"978-0-7803-5207-0","page":"858-860","publisher":"IEEE","publisher-place":"Hamburg, Germany","source":"DOI.org (Crossref)","title":"Forest fire detection in Far East region of Russia by using NOAA AVHRR images","URL":"http://ieeexplore.ieee.org/document/774465/","volume":"2","author":[{"family":"Kawano","given":"K."},{"family":"Kudoh","given":"J."},{"family":"Makino","given":"S."}],"accessed":{"date-parts":[["2020",6,26]]},"issued":{"date-parts":[["1999"]]}}}],"schema":"https://github.com/citation-style-language/schema/raw/master/csl-citation.json"} </w:instrText>
      </w:r>
      <w:r w:rsidR="003902EE">
        <w:rPr>
          <w:rFonts w:ascii="Calibri" w:hAnsi="Calibri" w:cs="Calibri"/>
          <w:lang w:val="en-US"/>
        </w:rPr>
        <w:fldChar w:fldCharType="separate"/>
      </w:r>
      <w:r w:rsidR="003902EE" w:rsidRPr="003902EE">
        <w:rPr>
          <w:rFonts w:ascii="Calibri" w:hAnsi="Calibri" w:cs="Calibri"/>
        </w:rPr>
        <w:t>(Kawano et al., 1999)</w:t>
      </w:r>
      <w:r w:rsidR="003902EE">
        <w:rPr>
          <w:rFonts w:ascii="Calibri" w:hAnsi="Calibri" w:cs="Calibri"/>
          <w:lang w:val="en-US"/>
        </w:rPr>
        <w:fldChar w:fldCharType="end"/>
      </w:r>
      <w:r w:rsidR="003902EE">
        <w:rPr>
          <w:rFonts w:ascii="Calibri" w:hAnsi="Calibri" w:cs="Calibri"/>
          <w:lang w:val="en-US"/>
        </w:rPr>
        <w:t xml:space="preserve"> using multi-dimensional satellite images. The method is based on the </w:t>
      </w:r>
      <w:r w:rsidR="002B7B32">
        <w:rPr>
          <w:rFonts w:ascii="Calibri" w:hAnsi="Calibri" w:cs="Calibri"/>
          <w:lang w:val="en-US"/>
        </w:rPr>
        <w:t>three-dimension</w:t>
      </w:r>
      <w:r w:rsidR="003902EE">
        <w:rPr>
          <w:rFonts w:ascii="Calibri" w:hAnsi="Calibri" w:cs="Calibri"/>
          <w:lang w:val="en-US"/>
        </w:rPr>
        <w:t xml:space="preserve"> histogram of the fire </w:t>
      </w:r>
      <w:r w:rsidR="002B7B32">
        <w:rPr>
          <w:rFonts w:ascii="Calibri" w:hAnsi="Calibri" w:cs="Calibri"/>
          <w:lang w:val="en-US"/>
        </w:rPr>
        <w:t>category. Not</w:t>
      </w:r>
      <w:r w:rsidR="00DC4B6B">
        <w:rPr>
          <w:rFonts w:ascii="Calibri" w:hAnsi="Calibri" w:cs="Calibri"/>
          <w:lang w:val="en-US"/>
        </w:rPr>
        <w:t xml:space="preserve"> only in the field of detection, various studies have been done on modelling and forecasting of the fire. Likelihood of severe fires are determined from fire indices which are extracted through ground and remote satellite observation. These indices are collected for a period of 7years </w:t>
      </w:r>
      <w:r w:rsidR="006E5D7E">
        <w:rPr>
          <w:rFonts w:ascii="Calibri" w:hAnsi="Calibri" w:cs="Calibri"/>
          <w:lang w:val="en-US"/>
        </w:rPr>
        <w:t>and are interpolated across various grids of United states to determine the density if the fire occurrence</w:t>
      </w:r>
      <w:r w:rsidR="00DC4B6B">
        <w:rPr>
          <w:rFonts w:ascii="Calibri" w:hAnsi="Calibri" w:cs="Calibri"/>
          <w:lang w:val="en-US"/>
        </w:rPr>
        <w:t xml:space="preserve">  </w:t>
      </w:r>
      <w:r w:rsidR="00DC4B6B">
        <w:rPr>
          <w:rFonts w:ascii="Calibri" w:hAnsi="Calibri" w:cs="Calibri"/>
          <w:lang w:val="en-US"/>
        </w:rPr>
        <w:fldChar w:fldCharType="begin"/>
      </w:r>
      <w:r w:rsidR="00DC4B6B">
        <w:rPr>
          <w:rFonts w:ascii="Calibri" w:hAnsi="Calibri" w:cs="Calibri"/>
          <w:lang w:val="en-US"/>
        </w:rPr>
        <w:instrText xml:space="preserve"> ADDIN ZOTERO_ITEM CSL_CITATION {"citationID":"Mu7aiRVw","properties":{"formattedCitation":"(Minardi et al., 1999)","plainCitation":"(Minardi et al., 1999)","noteIndex":0},"citationItems":[{"id":134,"uris":["http://zotero.org/users/6500239/items/E58M6XQU"],"uri":["http://zotero.org/users/6500239/items/E58M6XQU"],"itemData":{"id":134,"type":"paper-conference","container-title":"IEEE 1999 International Geoscience and Remote Sensing Symposium. IGARSS'99 (Cat. No.99CH36293)","DOI":"10.1109/IGARSS.1999.774466","event":"IEEE 1999 International Geoscience and Remote Sensing Symposium. IGARSS'99","event-place":"Hamburg, Germany","ISBN":"978-0-7803-5207-0","page":"861-863","publisher":"IEEE","publisher-place":"Hamburg, Germany","source":"DOI.org (Crossref)","title":"Spatial linear modeling and forecasting of forest fires across the United States","URL":"http://ieeexplore.ieee.org/document/774466/","volume":"2","author":[{"family":"Minardi","given":"J."},{"family":"Marchisio","given":"G.B."},{"family":"Treder","given":"R.P."}],"accessed":{"date-parts":[["2020",6,27]]},"issued":{"date-parts":[["1999"]]}}}],"schema":"https://github.com/citation-style-language/schema/raw/master/csl-citation.json"} </w:instrText>
      </w:r>
      <w:r w:rsidR="00DC4B6B">
        <w:rPr>
          <w:rFonts w:ascii="Calibri" w:hAnsi="Calibri" w:cs="Calibri"/>
          <w:lang w:val="en-US"/>
        </w:rPr>
        <w:fldChar w:fldCharType="separate"/>
      </w:r>
      <w:r w:rsidR="00DC4B6B" w:rsidRPr="00DC4B6B">
        <w:rPr>
          <w:rFonts w:ascii="Calibri" w:hAnsi="Calibri" w:cs="Calibri"/>
        </w:rPr>
        <w:t>(Minardi et al., 1999)</w:t>
      </w:r>
      <w:r w:rsidR="00DC4B6B">
        <w:rPr>
          <w:rFonts w:ascii="Calibri" w:hAnsi="Calibri" w:cs="Calibri"/>
          <w:lang w:val="en-US"/>
        </w:rPr>
        <w:fldChar w:fldCharType="end"/>
      </w:r>
      <w:r w:rsidR="006E5D7E">
        <w:rPr>
          <w:rFonts w:ascii="Calibri" w:hAnsi="Calibri" w:cs="Calibri"/>
          <w:lang w:val="en-US"/>
        </w:rPr>
        <w:t xml:space="preserve">. </w:t>
      </w:r>
      <w:r w:rsidR="00DC4B6B">
        <w:rPr>
          <w:rFonts w:ascii="Calibri" w:hAnsi="Calibri" w:cs="Calibri"/>
          <w:lang w:val="en-US"/>
        </w:rPr>
        <w:t xml:space="preserve"> </w:t>
      </w:r>
      <w:r w:rsidR="00DA7990">
        <w:rPr>
          <w:rFonts w:ascii="Calibri" w:hAnsi="Calibri" w:cs="Calibri"/>
          <w:lang w:val="en-US"/>
        </w:rPr>
        <w:t xml:space="preserve">A detailed study on the type of the land and the extent of the forest fire has been done the 1997 Indonesian fire. A detailed information about the land cover were derived by comparing the land cover maps with SPOT </w:t>
      </w:r>
      <w:r w:rsidR="001F7E52">
        <w:rPr>
          <w:rFonts w:ascii="Calibri" w:hAnsi="Calibri" w:cs="Calibri"/>
          <w:lang w:val="en-US"/>
        </w:rPr>
        <w:t>satellite</w:t>
      </w:r>
      <w:r w:rsidR="00DA7990">
        <w:rPr>
          <w:rFonts w:ascii="Calibri" w:hAnsi="Calibri" w:cs="Calibri"/>
          <w:lang w:val="en-US"/>
        </w:rPr>
        <w:t xml:space="preserve"> images. </w:t>
      </w:r>
      <w:r w:rsidR="00DE42EE">
        <w:rPr>
          <w:rFonts w:ascii="Calibri" w:hAnsi="Calibri" w:cs="Calibri"/>
          <w:lang w:val="en-US"/>
        </w:rPr>
        <w:t>After superimposing the burn scar on a digitized land cover, it was evident that fire has occurred mostly on easy accessible areas such as agriculture lands and plantation areas</w:t>
      </w:r>
      <w:r w:rsidR="00867598">
        <w:rPr>
          <w:rFonts w:ascii="Calibri" w:hAnsi="Calibri" w:cs="Calibri"/>
          <w:lang w:val="en-US"/>
        </w:rPr>
        <w:fldChar w:fldCharType="begin"/>
      </w:r>
      <w:r w:rsidR="00867598">
        <w:rPr>
          <w:rFonts w:ascii="Calibri" w:hAnsi="Calibri" w:cs="Calibri"/>
          <w:lang w:val="en-US"/>
        </w:rPr>
        <w:instrText xml:space="preserve"> ADDIN ZOTERO_ITEM CSL_CITATION {"citationID":"w6qlYQeM","properties":{"formattedCitation":"(Lee et al., 1999)","plainCitation":"(Lee et al., 1999)","noteIndex":0},"citationItems":[{"id":135,"uris":["http://zotero.org/users/6500239/items/UXWQKZMH"],"uri":["http://zotero.org/users/6500239/items/UXWQKZMH"],"itemData":{"id":135,"type":"paper-conference","container-title":"IEEE 1999 International Geoscience and Remote Sensing Symposium. IGARSS'99 (Cat. No.99CH36293)","DOI":"10.1109/IGARSS.1999.774424","event":"IEEE 1999 International Geoscience and Remote Sensing Symposium. IGARSS'99","event-place":"Hamburg, Germany","ISBN":"978-0-7803-5207-0","page":"738-740","publisher":"IEEE","publisher-place":"Hamburg, Germany","source":"DOI.org (Crossref)","title":"Analysis of vegetation types affected by the 1997 forest fires in Sumatra","URL":"http://ieeexplore.ieee.org/document/774424/","volume":"2","author":[{"family":"Lee","given":"G."},{"literal":"Soo Chin Liew"},{"literal":"Oo Kaw Lim"},{"family":"Lim","given":"H."}],"accessed":{"date-parts":[["2020",6,27]]},"issued":{"date-parts":[["1999"]]}}}],"schema":"https://github.com/citation-style-language/schema/raw/master/csl-citation.json"} </w:instrText>
      </w:r>
      <w:r w:rsidR="00867598">
        <w:rPr>
          <w:rFonts w:ascii="Calibri" w:hAnsi="Calibri" w:cs="Calibri"/>
          <w:lang w:val="en-US"/>
        </w:rPr>
        <w:fldChar w:fldCharType="separate"/>
      </w:r>
      <w:r w:rsidR="00867598" w:rsidRPr="00867598">
        <w:rPr>
          <w:rFonts w:ascii="Calibri" w:hAnsi="Calibri" w:cs="Calibri"/>
        </w:rPr>
        <w:t>(Lee et al., 1999)</w:t>
      </w:r>
      <w:r w:rsidR="00867598">
        <w:rPr>
          <w:rFonts w:ascii="Calibri" w:hAnsi="Calibri" w:cs="Calibri"/>
          <w:lang w:val="en-US"/>
        </w:rPr>
        <w:fldChar w:fldCharType="end"/>
      </w:r>
      <w:r w:rsidR="00DE42EE">
        <w:rPr>
          <w:rFonts w:ascii="Calibri" w:hAnsi="Calibri" w:cs="Calibri"/>
          <w:lang w:val="en-US"/>
        </w:rPr>
        <w:t>.</w:t>
      </w:r>
      <w:r w:rsidR="00867598">
        <w:rPr>
          <w:rFonts w:ascii="Calibri" w:hAnsi="Calibri" w:cs="Calibri"/>
          <w:lang w:val="en-US"/>
        </w:rPr>
        <w:t xml:space="preserve"> Surveys were conducted to better understand the effect of fire and </w:t>
      </w:r>
      <w:r w:rsidR="004421A4">
        <w:rPr>
          <w:rFonts w:ascii="Calibri" w:hAnsi="Calibri" w:cs="Calibri"/>
          <w:lang w:val="en-US"/>
        </w:rPr>
        <w:t>the</w:t>
      </w:r>
      <w:r w:rsidR="00867598">
        <w:rPr>
          <w:rFonts w:ascii="Calibri" w:hAnsi="Calibri" w:cs="Calibri"/>
          <w:lang w:val="en-US"/>
        </w:rPr>
        <w:t xml:space="preserve"> </w:t>
      </w:r>
      <w:r w:rsidR="004421A4">
        <w:rPr>
          <w:rFonts w:ascii="Calibri" w:hAnsi="Calibri" w:cs="Calibri"/>
          <w:lang w:val="en-US"/>
        </w:rPr>
        <w:t>characteristics</w:t>
      </w:r>
      <w:r w:rsidR="00867598">
        <w:rPr>
          <w:rFonts w:ascii="Calibri" w:hAnsi="Calibri" w:cs="Calibri"/>
          <w:lang w:val="en-US"/>
        </w:rPr>
        <w:t xml:space="preserve"> of the fire signatures</w:t>
      </w:r>
      <w:r w:rsidR="004421A4">
        <w:rPr>
          <w:rFonts w:ascii="Calibri" w:hAnsi="Calibri" w:cs="Calibri"/>
          <w:lang w:val="en-US"/>
        </w:rPr>
        <w:t xml:space="preserve"> with the help of three remote sensing system </w:t>
      </w:r>
      <w:r w:rsidR="002B7B32">
        <w:rPr>
          <w:rFonts w:ascii="Calibri" w:hAnsi="Calibri" w:cs="Calibri"/>
          <w:lang w:val="en-US"/>
        </w:rPr>
        <w:t>operating</w:t>
      </w:r>
      <w:r w:rsidR="004421A4">
        <w:rPr>
          <w:rFonts w:ascii="Calibri" w:hAnsi="Calibri" w:cs="Calibri"/>
          <w:lang w:val="en-US"/>
        </w:rPr>
        <w:t xml:space="preserve"> in two different spectrum</w:t>
      </w:r>
      <w:r w:rsidR="004421A4">
        <w:rPr>
          <w:rFonts w:ascii="Calibri" w:hAnsi="Calibri" w:cs="Calibri"/>
          <w:lang w:val="en-US"/>
        </w:rPr>
        <w:fldChar w:fldCharType="begin"/>
      </w:r>
      <w:r w:rsidR="004421A4">
        <w:rPr>
          <w:rFonts w:ascii="Calibri" w:hAnsi="Calibri" w:cs="Calibri"/>
          <w:lang w:val="en-US"/>
        </w:rPr>
        <w:instrText xml:space="preserve"> ADDIN ZOTERO_ITEM CSL_CITATION {"citationID":"eJVMeu2v","properties":{"formattedCitation":"(French et al., 1994)","plainCitation":"(French et al., 1994)","noteIndex":0},"citationItems":[{"id":136,"uris":["http://zotero.org/users/6500239/items/7TXLRRJU"],"uri":["http://zotero.org/users/6500239/items/7TXLRRJU"],"itemData":{"id":136,"type":"paper-conference","abstract":"Fire is a significant natural process throughout the world's boreal forests, with 10 to 25 million acres burning annually. These fires tend to cover large areas. During severe fire years, forest fires &gt;100,000 acres in size are the norm, and fires &gt;1 million acres are not uncommon. Because of the remote location of boreal forests and the large size of fires, satellite-based imaging remote sensors are ideal for mapping and studying spatial characteristics of fire scars. Research has been conducted over the past several years for NASA and the Environmental Protection Agency to study fires in the Alaskan boreal forests with a variety of remote sensors. Research has also been directed towards conducting field surveys of the effects of fires in order to better understand the characteristics of fire signatures. Examples of fire signatures are presented from three different satellite remote sensing systems, one operating in the visible and near-infrared region of the electromagnetic spectrum (AVHRR) and two operating in the microwave region of the electromagnetic spectrum (the ERS- and JERS-1 synthetic aperture radars). In this paper, the signatures from the various remote sensors are presented and compared to field measurements.&lt;&gt;","container-title":"Proceedings of National Aerospace and Electronics Conference (NAECON'94)","DOI":"10.1109/NAECON.1994.332922","event":"Proceedings of National Aerospace and Electronics Conference (NAECON'94)","page":"1085-1089 vol.2","source":"IEEE Xplore","title":"Multi-sensor analysis of the effects of fire in the Alaskan boreal forest","author":[{"family":"French","given":"N.H.F."},{"family":"Kasischke","given":"E.S."},{"family":"Bourgeau-Chavez","given":"L.L."}],"issued":{"date-parts":[["1994",5]]}}}],"schema":"https://github.com/citation-style-language/schema/raw/master/csl-citation.json"} </w:instrText>
      </w:r>
      <w:r w:rsidR="004421A4">
        <w:rPr>
          <w:rFonts w:ascii="Calibri" w:hAnsi="Calibri" w:cs="Calibri"/>
          <w:lang w:val="en-US"/>
        </w:rPr>
        <w:fldChar w:fldCharType="separate"/>
      </w:r>
      <w:r w:rsidR="004421A4" w:rsidRPr="004421A4">
        <w:rPr>
          <w:rFonts w:ascii="Calibri" w:hAnsi="Calibri" w:cs="Calibri"/>
        </w:rPr>
        <w:t>(French et al., 1994)</w:t>
      </w:r>
      <w:r w:rsidR="004421A4">
        <w:rPr>
          <w:rFonts w:ascii="Calibri" w:hAnsi="Calibri" w:cs="Calibri"/>
          <w:lang w:val="en-US"/>
        </w:rPr>
        <w:fldChar w:fldCharType="end"/>
      </w:r>
      <w:r w:rsidR="00867598">
        <w:rPr>
          <w:rFonts w:ascii="Calibri" w:hAnsi="Calibri" w:cs="Calibri"/>
          <w:lang w:val="en-US"/>
        </w:rPr>
        <w:t>.</w:t>
      </w:r>
    </w:p>
    <w:p w14:paraId="164A9DE8" w14:textId="2E8EBE8B" w:rsidR="00B7065F" w:rsidRDefault="00B7065F" w:rsidP="00B7065F">
      <w:pPr>
        <w:jc w:val="both"/>
        <w:rPr>
          <w:lang w:val="en-US"/>
        </w:rPr>
      </w:pPr>
      <w:r>
        <w:rPr>
          <w:rFonts w:ascii="Calibri" w:hAnsi="Calibri" w:cs="Calibri"/>
          <w:lang w:val="en-US"/>
        </w:rPr>
        <w:t xml:space="preserve">Study on the field of forest fires are mainly concentrated on detecting the fire at </w:t>
      </w:r>
      <w:r w:rsidR="00CD3CAB">
        <w:rPr>
          <w:rFonts w:ascii="Calibri" w:hAnsi="Calibri" w:cs="Calibri"/>
          <w:lang w:val="en-US"/>
        </w:rPr>
        <w:t>an</w:t>
      </w:r>
      <w:r>
        <w:rPr>
          <w:rFonts w:ascii="Calibri" w:hAnsi="Calibri" w:cs="Calibri"/>
          <w:lang w:val="en-US"/>
        </w:rPr>
        <w:t xml:space="preserve"> early stage, forecasting the frequency of the fire at some inaccessible areas, effect of fires on the vegetation, or accurate measurement of the burn scar. However, information about the scale of the forest fires from the first day of fire based on the meteorological details of the past few days and the readiness of the fire department on that day has not been explored much.  </w:t>
      </w:r>
      <w:r>
        <w:rPr>
          <w:lang w:val="en-US"/>
        </w:rPr>
        <w:t xml:space="preserve">Accurately predicting the size of the forest fire at an early stage will help the firefighting team to strategize fire extinguishing operation, positioning the crew member and equipment at the best possible position. This will reduce the spread of the fire and help in saving life of the local people and the fire fighters deployed on the site.  This research will also help the local governing body to formulate rescue  or evacuation operation for the people under the possible threat of fire. This will assist in granting permission to carry put local business at the fire vicinity and also restrict the tourist from entering the fire zone. This will also help in speculating the possible amount of carbon emission into the environment.  </w:t>
      </w:r>
    </w:p>
    <w:p w14:paraId="3530ACC5" w14:textId="3690CF5B" w:rsidR="00D44542" w:rsidRPr="00B0651C" w:rsidRDefault="00D44542" w:rsidP="00B7065F">
      <w:pPr>
        <w:jc w:val="both"/>
        <w:rPr>
          <w:lang w:val="en-US"/>
        </w:rPr>
      </w:pPr>
      <w:r>
        <w:rPr>
          <w:lang w:val="en-US"/>
        </w:rPr>
        <w:lastRenderedPageBreak/>
        <w:t xml:space="preserve">In </w:t>
      </w:r>
      <w:r w:rsidRPr="00E23851">
        <w:rPr>
          <w:highlight w:val="yellow"/>
          <w:lang w:val="en-US"/>
        </w:rPr>
        <w:fldChar w:fldCharType="begin"/>
      </w:r>
      <w:r w:rsidRPr="00E23851">
        <w:rPr>
          <w:highlight w:val="yellow"/>
          <w:lang w:val="en-US"/>
        </w:rPr>
        <w:instrText xml:space="preserve"> ADDIN ZOTERO_TEMP </w:instrText>
      </w:r>
      <w:r w:rsidRPr="00E23851">
        <w:rPr>
          <w:highlight w:val="yellow"/>
          <w:lang w:val="en-US"/>
        </w:rPr>
        <w:fldChar w:fldCharType="separate"/>
      </w:r>
      <w:r w:rsidRPr="00E23851">
        <w:rPr>
          <w:highlight w:val="yellow"/>
          <w:lang w:val="en-US"/>
        </w:rPr>
        <w:t xml:space="preserve">  </w:t>
      </w:r>
      <w:r w:rsidRPr="00E23851">
        <w:rPr>
          <w:highlight w:val="yellow"/>
          <w:lang w:val="en-US"/>
        </w:rPr>
        <w:fldChar w:fldCharType="end"/>
      </w:r>
      <w:r w:rsidR="00CC1BD0" w:rsidRPr="00E23851">
        <w:rPr>
          <w:highlight w:val="yellow"/>
          <w:lang w:val="en-US"/>
        </w:rPr>
        <w:t>(</w:t>
      </w:r>
      <w:r w:rsidR="00CC1BD0" w:rsidRPr="00E23851">
        <w:rPr>
          <w:rFonts w:ascii="Arial" w:hAnsi="Arial" w:cs="Arial"/>
          <w:color w:val="888888"/>
          <w:sz w:val="18"/>
          <w:szCs w:val="18"/>
          <w:highlight w:val="yellow"/>
        </w:rPr>
        <w:t xml:space="preserve"> 10.1007/s13762-017-1371-6) </w:t>
      </w:r>
      <w:r w:rsidR="00CC1BD0" w:rsidRPr="00E23851">
        <w:rPr>
          <w:rFonts w:ascii="Calibri" w:hAnsi="Calibri" w:cs="Calibri"/>
          <w:highlight w:val="yellow"/>
          <w:lang w:val="en-US"/>
        </w:rPr>
        <w:t>G</w:t>
      </w:r>
      <w:r w:rsidR="00CC1BD0" w:rsidRPr="00CC1BD0">
        <w:rPr>
          <w:rFonts w:ascii="Calibri" w:hAnsi="Calibri" w:cs="Calibri"/>
          <w:lang w:val="en-US"/>
        </w:rPr>
        <w:t>eographical information system</w:t>
      </w:r>
      <w:r w:rsidR="00CC1BD0">
        <w:rPr>
          <w:rFonts w:ascii="Calibri" w:hAnsi="Calibri" w:cs="Calibri"/>
          <w:lang w:val="en-US"/>
        </w:rPr>
        <w:t>(GIS) is integrated with Evidential Belief Function(EBF)</w:t>
      </w:r>
      <w:r w:rsidR="00CC1BD0" w:rsidRPr="00CC1BD0">
        <w:rPr>
          <w:rFonts w:ascii="Calibri" w:hAnsi="Calibri" w:cs="Calibri"/>
          <w:lang w:val="en-US"/>
        </w:rPr>
        <w:t xml:space="preserve"> </w:t>
      </w:r>
      <w:r w:rsidR="00CC1BD0">
        <w:rPr>
          <w:rFonts w:ascii="Calibri" w:hAnsi="Calibri" w:cs="Calibri"/>
          <w:lang w:val="en-US"/>
        </w:rPr>
        <w:t xml:space="preserve">to determine probability of wildfire . Factors like topology, soil type, </w:t>
      </w:r>
      <w:r w:rsidR="00E23851">
        <w:rPr>
          <w:rFonts w:ascii="Calibri" w:hAnsi="Calibri" w:cs="Calibri"/>
          <w:lang w:val="en-US"/>
        </w:rPr>
        <w:t>meteorological</w:t>
      </w:r>
      <w:r w:rsidR="00CC1BD0">
        <w:rPr>
          <w:rFonts w:ascii="Calibri" w:hAnsi="Calibri" w:cs="Calibri"/>
          <w:lang w:val="en-US"/>
        </w:rPr>
        <w:t xml:space="preserve"> factors were taken as an input to this model. Based on the derived probability , areas were classified into moderate, </w:t>
      </w:r>
      <w:r w:rsidR="00E23851">
        <w:rPr>
          <w:rFonts w:ascii="Calibri" w:hAnsi="Calibri" w:cs="Calibri"/>
          <w:lang w:val="en-US"/>
        </w:rPr>
        <w:t>high,</w:t>
      </w:r>
      <w:r w:rsidR="00CC1BD0">
        <w:rPr>
          <w:rFonts w:ascii="Calibri" w:hAnsi="Calibri" w:cs="Calibri"/>
          <w:lang w:val="en-US"/>
        </w:rPr>
        <w:t xml:space="preserve"> and very </w:t>
      </w:r>
      <w:r w:rsidR="00E23851">
        <w:rPr>
          <w:rFonts w:ascii="Calibri" w:hAnsi="Calibri" w:cs="Calibri"/>
          <w:lang w:val="en-US"/>
        </w:rPr>
        <w:t xml:space="preserve">high </w:t>
      </w:r>
      <w:r w:rsidR="00CC1BD0">
        <w:rPr>
          <w:rFonts w:ascii="Calibri" w:hAnsi="Calibri" w:cs="Calibri"/>
          <w:lang w:val="en-US"/>
        </w:rPr>
        <w:t>zones.</w:t>
      </w:r>
      <w:r w:rsidR="00AC7CCB">
        <w:rPr>
          <w:rFonts w:ascii="Calibri" w:hAnsi="Calibri" w:cs="Calibri"/>
          <w:lang w:val="en-US"/>
        </w:rPr>
        <w:t xml:space="preserve"> In </w:t>
      </w:r>
      <w:r w:rsidR="00AC7CCB">
        <w:rPr>
          <w:rFonts w:ascii="Calibri" w:hAnsi="Calibri" w:cs="Calibri"/>
          <w:lang w:val="en-US"/>
        </w:rPr>
        <w:fldChar w:fldCharType="begin"/>
      </w:r>
      <w:r w:rsidR="00AC7CCB">
        <w:rPr>
          <w:rFonts w:ascii="Calibri" w:hAnsi="Calibri" w:cs="Calibri"/>
          <w:lang w:val="en-US"/>
        </w:rPr>
        <w:instrText xml:space="preserve"> ADDIN ZOTERO_ITEM CSL_CITATION {"citationID":"SbuXs7U7","properties":{"formattedCitation":"(Wotton and Martell, 2005)","plainCitation":"(Wotton and Martell, 2005)","noteIndex":0},"citationItems":[{"id":140,"uris":["http://zotero.org/users/6500239/items/B2TAEULJ"],"uri":["http://zotero.org/users/6500239/items/B2TAEULJ"],"itemData":{"id":140,"type":"article-journal","abstract":"Lightning strike, fire weather, and fire occurrence data were used to model (i) the probability that a lightning strike causes a sustainable ignition on the forest floor and (ii) the probability of an ignition being detected and reported to the fire management agency for each ecoregion in the province of Ontario. An index that tracks duff moisture content in very sheltered areas of a forest stand (near the tree boles) was the most significant predictor in each ignition model. The presence of positive cloud-to-ground lightning strikes was also found to have a significant and positive influence on the probability of ignition in most areas of the province with the exception of the far northwest. Weather conditions following a lightning storm influence the probability that a lightning strike causes a sustainable ignition. Models of the probability of detecting a fire ignited by lightning were also created for each of the ecoregions across Ontario. The form of these models varied somewhat among ecoregions, but contained an indicator of receptive surface fire spread conditions and an indicator of the dryness of the heavier fuels (the organic layer) in the forest floor.","container-title":"Canadian Journal of Forest Research","DOI":"10.1139/x05-071","ISSN":"0045-5067, 1208-6037","issue":"6","journalAbbreviation":"Can. J. For. Res.","language":"en","page":"1389-1401","source":"DOI.org (Crossref)","title":"A lightning fire occurrence model for Ontario","volume":"35","author":[{"family":"Wotton","given":"B M"},{"family":"Martell","given":"David L"}],"issued":{"date-parts":[["2005",6,1]]}}}],"schema":"https://github.com/citation-style-language/schema/raw/master/csl-citation.json"} </w:instrText>
      </w:r>
      <w:r w:rsidR="00AC7CCB">
        <w:rPr>
          <w:rFonts w:ascii="Calibri" w:hAnsi="Calibri" w:cs="Calibri"/>
          <w:lang w:val="en-US"/>
        </w:rPr>
        <w:fldChar w:fldCharType="separate"/>
      </w:r>
      <w:r w:rsidR="00AC7CCB" w:rsidRPr="00AC7CCB">
        <w:rPr>
          <w:rFonts w:ascii="Calibri" w:hAnsi="Calibri" w:cs="Calibri"/>
        </w:rPr>
        <w:t>(Wotton and Martell, 2005)</w:t>
      </w:r>
      <w:r w:rsidR="00AC7CCB">
        <w:rPr>
          <w:rFonts w:ascii="Calibri" w:hAnsi="Calibri" w:cs="Calibri"/>
          <w:lang w:val="en-US"/>
        </w:rPr>
        <w:fldChar w:fldCharType="end"/>
      </w:r>
      <w:r w:rsidR="00AC7CCB">
        <w:rPr>
          <w:rFonts w:ascii="Calibri" w:hAnsi="Calibri" w:cs="Calibri"/>
          <w:lang w:val="en-US"/>
        </w:rPr>
        <w:t xml:space="preserve"> </w:t>
      </w:r>
      <w:r w:rsidR="00AC7CCB">
        <w:rPr>
          <w:rFonts w:ascii="Calibri" w:hAnsi="Calibri" w:cs="Calibri"/>
          <w:lang w:val="en-US"/>
        </w:rPr>
        <w:tab/>
      </w:r>
      <w:r w:rsidR="002B7B32">
        <w:rPr>
          <w:rFonts w:ascii="Calibri" w:hAnsi="Calibri" w:cs="Calibri"/>
          <w:lang w:val="en-US"/>
        </w:rPr>
        <w:t>logistic</w:t>
      </w:r>
      <w:r w:rsidR="00AC7CCB">
        <w:rPr>
          <w:rFonts w:ascii="Calibri" w:hAnsi="Calibri" w:cs="Calibri"/>
          <w:lang w:val="en-US"/>
        </w:rPr>
        <w:t xml:space="preserve"> regression has been used to find the probability that a lightening would cause an sustainable ignition as well the probability of the ignition being detected by the </w:t>
      </w:r>
      <w:r w:rsidR="002B7B32">
        <w:rPr>
          <w:rFonts w:ascii="Calibri" w:hAnsi="Calibri" w:cs="Calibri"/>
          <w:lang w:val="en-US"/>
        </w:rPr>
        <w:t>firefighting</w:t>
      </w:r>
      <w:r w:rsidR="00AC7CCB">
        <w:rPr>
          <w:rFonts w:ascii="Calibri" w:hAnsi="Calibri" w:cs="Calibri"/>
          <w:lang w:val="en-US"/>
        </w:rPr>
        <w:t xml:space="preserve"> department. Predictors such as historical </w:t>
      </w:r>
      <w:r w:rsidR="004A25F9">
        <w:rPr>
          <w:rFonts w:ascii="Calibri" w:hAnsi="Calibri" w:cs="Calibri"/>
          <w:lang w:val="en-US"/>
        </w:rPr>
        <w:t>lightning</w:t>
      </w:r>
      <w:r w:rsidR="00AC7CCB">
        <w:rPr>
          <w:rFonts w:ascii="Calibri" w:hAnsi="Calibri" w:cs="Calibri"/>
          <w:lang w:val="en-US"/>
        </w:rPr>
        <w:t xml:space="preserve"> strikes, fire weather/occurrence have been used.</w:t>
      </w:r>
      <w:r w:rsidR="00B0651C">
        <w:rPr>
          <w:rFonts w:ascii="Calibri" w:hAnsi="Calibri" w:cs="Calibri"/>
          <w:lang w:val="en-US"/>
        </w:rPr>
        <w:t xml:space="preserve"> Since most of the fires are caused by the humans, a logistic generalized additive model is designed to find out the probability of an ignition at a 1km</w:t>
      </w:r>
      <w:r w:rsidR="00B0651C" w:rsidRPr="00B0651C">
        <w:rPr>
          <w:rFonts w:ascii="Calibri" w:hAnsi="Calibri" w:cs="Calibri"/>
          <w:vertAlign w:val="superscript"/>
          <w:lang w:val="en-US"/>
        </w:rPr>
        <w:t>2</w:t>
      </w:r>
      <w:r w:rsidR="00B0651C">
        <w:rPr>
          <w:rFonts w:ascii="Calibri" w:hAnsi="Calibri" w:cs="Calibri"/>
          <w:vertAlign w:val="superscript"/>
          <w:lang w:val="en-US"/>
        </w:rPr>
        <w:t xml:space="preserve"> </w:t>
      </w:r>
      <w:r w:rsidR="00B0651C">
        <w:rPr>
          <w:rFonts w:ascii="Calibri" w:hAnsi="Calibri" w:cs="Calibri"/>
          <w:lang w:val="en-US"/>
        </w:rPr>
        <w:t xml:space="preserve">grid. </w:t>
      </w:r>
      <w:r w:rsidR="002B7B32">
        <w:rPr>
          <w:rFonts w:ascii="Calibri" w:hAnsi="Calibri" w:cs="Calibri"/>
          <w:lang w:val="en-US"/>
        </w:rPr>
        <w:t>Meteorological</w:t>
      </w:r>
      <w:r w:rsidR="00B0651C">
        <w:rPr>
          <w:rFonts w:ascii="Calibri" w:hAnsi="Calibri" w:cs="Calibri"/>
          <w:lang w:val="en-US"/>
        </w:rPr>
        <w:t xml:space="preserve"> factors and socio-economic factors were used as the independent variables</w:t>
      </w:r>
      <w:r w:rsidR="00B0651C">
        <w:rPr>
          <w:rFonts w:ascii="Calibri" w:hAnsi="Calibri" w:cs="Calibri"/>
          <w:lang w:val="en-US"/>
        </w:rPr>
        <w:fldChar w:fldCharType="begin"/>
      </w:r>
      <w:r w:rsidR="00B0651C">
        <w:rPr>
          <w:rFonts w:ascii="Calibri" w:hAnsi="Calibri" w:cs="Calibri"/>
          <w:lang w:val="en-US"/>
        </w:rPr>
        <w:instrText xml:space="preserve"> ADDIN ZOTERO_ITEM CSL_CITATION {"citationID":"c6Nw7MtV","properties":{"formattedCitation":"(Vilar et al., 2010)","plainCitation":"(Vilar et al., 2010)","noteIndex":0},"citationItems":[{"id":141,"uris":["http://zotero.org/users/6500239/items/BZNCGKJN"],"uri":["http://zotero.org/users/6500239/items/BZNCGKJN"],"itemData":{"id":141,"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DOI":"10.1071/WF09030","ISSN":"1049-8001","issue":"3","journalAbbreviation":"Int. J. Wildland Fire","language":"en","page":"325","source":"DOI.org (Crossref)","title":"A model for predicting human-caused wildfire occurrence in the region of Madrid, Spain","volume":"19","author":[{"family":"Vilar","given":"Lara"},{"family":"Woolford","given":"Douglas. G."},{"family":"Martell","given":"David L."},{"family":"Martín","given":"M. Pilar"}],"issued":{"date-parts":[["2010"]]}}}],"schema":"https://github.com/citation-style-language/schema/raw/master/csl-citation.json"} </w:instrText>
      </w:r>
      <w:r w:rsidR="00B0651C">
        <w:rPr>
          <w:rFonts w:ascii="Calibri" w:hAnsi="Calibri" w:cs="Calibri"/>
          <w:lang w:val="en-US"/>
        </w:rPr>
        <w:fldChar w:fldCharType="separate"/>
      </w:r>
      <w:r w:rsidR="00B0651C" w:rsidRPr="00B0651C">
        <w:rPr>
          <w:rFonts w:ascii="Calibri" w:hAnsi="Calibri" w:cs="Calibri"/>
        </w:rPr>
        <w:t>(Vilar et al., 2010)</w:t>
      </w:r>
      <w:r w:rsidR="00B0651C">
        <w:rPr>
          <w:rFonts w:ascii="Calibri" w:hAnsi="Calibri" w:cs="Calibri"/>
          <w:lang w:val="en-US"/>
        </w:rPr>
        <w:fldChar w:fldCharType="end"/>
      </w:r>
      <w:r w:rsidR="00B0651C">
        <w:rPr>
          <w:rFonts w:ascii="Calibri" w:hAnsi="Calibri" w:cs="Calibri"/>
          <w:lang w:val="en-US"/>
        </w:rPr>
        <w:t>.</w:t>
      </w:r>
      <w:r w:rsidR="00A70D9C" w:rsidRPr="00A70D9C">
        <w:rPr>
          <w:lang w:val="en-US"/>
        </w:rPr>
        <w:t xml:space="preserve"> </w:t>
      </w:r>
      <w:r w:rsidR="00A70D9C">
        <w:rPr>
          <w:lang w:val="en-US"/>
        </w:rPr>
        <w:t>Forest department in few countries uses National Forest Fire Danger Rating System(NFFDRS) for predicting the severity of the fire. Among all, the Canadian NFFRDS(CFFRDS) has been widely accepted across the globe in terms of reliability and consistency.</w:t>
      </w:r>
    </w:p>
    <w:p w14:paraId="517506F3" w14:textId="0E412C6B" w:rsidR="00463049" w:rsidRDefault="00A70D9C" w:rsidP="00136044">
      <w:pPr>
        <w:jc w:val="both"/>
        <w:rPr>
          <w:rFonts w:ascii="Calibri" w:hAnsi="Calibri" w:cs="Calibri"/>
          <w:lang w:val="en-US"/>
        </w:rPr>
      </w:pPr>
      <w:r>
        <w:rPr>
          <w:lang w:val="en-US"/>
        </w:rPr>
        <w:t>For the last few years</w:t>
      </w:r>
      <w:r w:rsidR="00CF79CA">
        <w:rPr>
          <w:lang w:val="en-US"/>
        </w:rPr>
        <w:t xml:space="preserve">, there has been a lot of study </w:t>
      </w:r>
      <w:r w:rsidR="0068052B">
        <w:rPr>
          <w:lang w:val="en-US"/>
        </w:rPr>
        <w:t xml:space="preserve">conducted on this field using machine learning and especially </w:t>
      </w:r>
      <w:r>
        <w:rPr>
          <w:lang w:val="en-US"/>
        </w:rPr>
        <w:t>Deep learning</w:t>
      </w:r>
      <w:r w:rsidR="0068052B">
        <w:rPr>
          <w:lang w:val="en-US"/>
        </w:rPr>
        <w:t>.</w:t>
      </w:r>
      <w:r>
        <w:rPr>
          <w:lang w:val="en-US"/>
        </w:rPr>
        <w:t xml:space="preserve"> Deep learning has been proved to be better in terms of accuracy , when dealing a huge amount of data for training and validation. The traditional machine learning models used for forest fire size predictions</w:t>
      </w:r>
      <w:r w:rsidR="0068052B">
        <w:rPr>
          <w:lang w:val="en-US"/>
        </w:rPr>
        <w:t xml:space="preserve"> </w:t>
      </w:r>
      <w:r>
        <w:rPr>
          <w:lang w:val="en-US"/>
        </w:rPr>
        <w:t>cannot process dataset with huge size and features.</w:t>
      </w:r>
      <w:r w:rsidR="0068052B">
        <w:rPr>
          <w:lang w:val="en-US"/>
        </w:rPr>
        <w:t xml:space="preserve"> </w:t>
      </w:r>
      <w:r w:rsidR="002D5EBE">
        <w:rPr>
          <w:lang w:val="en-US"/>
        </w:rPr>
        <w:t xml:space="preserve">A research by Safi and Bouroumi </w:t>
      </w:r>
      <w:r w:rsidR="002D5EBE">
        <w:rPr>
          <w:lang w:val="en-US"/>
        </w:rPr>
        <w:fldChar w:fldCharType="begin"/>
      </w:r>
      <w:r w:rsidR="002D5EBE">
        <w:rPr>
          <w:lang w:val="en-US"/>
        </w:rPr>
        <w:instrText xml:space="preserve"> ADDIN ZOTERO_ITEM CSL_CITATION {"citationID":"GkxfAkSS","properties":{"formattedCitation":"(Safi et al., 2011)","plainCitation":"(Safi et al., 2011)","noteIndex":0},"citationItems":[{"id":142,"uris":["http://zotero.org/users/6500239/items/Q4K6LSPF"],"uri":["http://zotero.org/users/6500239/items/Q4K6LSPF"],"itemData":{"id":142,"type":"paper-conference","abstract":"In this paper, we present an application of artificial neural networks to the real-world problem of predicting forest fire. The neural network used for this application is a multilayer perceptron whose architectural parameters, i.e., the number of hidden layers and the number of neurons per layer were heuristically determined. The synaptic weights of this architecture were adjusted using the backpropagation learning algorithm and a large set of real data related to the studied problem. We also present and discuss some preliminary results which illustrate the performance and the usefulness of the proposed approach.","container-title":"2011 International Conference on Multimedia Computing and Systems","DOI":"10.1109/ICMCS.2011.5945716","event":"2011 International Conference on Multimedia Computing and Systems","page":"1-5","source":"IEEE Xplore","title":"A neural network approach for predicting forest fires","author":[{"family":"Safi","given":"Youssef"},{"family":"Bouroumi","given":"Abdelaziz"},{"family":"Bouroumi","given":"Abdelaziz"}],"issued":{"date-parts":[["2011",4]]}}}],"schema":"https://github.com/citation-style-language/schema/raw/master/csl-citation.json"} </w:instrText>
      </w:r>
      <w:r w:rsidR="002D5EBE">
        <w:rPr>
          <w:lang w:val="en-US"/>
        </w:rPr>
        <w:fldChar w:fldCharType="separate"/>
      </w:r>
      <w:r w:rsidR="002D5EBE" w:rsidRPr="002D5EBE">
        <w:rPr>
          <w:rFonts w:ascii="Calibri" w:hAnsi="Calibri" w:cs="Calibri"/>
          <w:lang w:val="en-US"/>
        </w:rPr>
        <w:t>(Safi et al., 2011)</w:t>
      </w:r>
      <w:r w:rsidR="002D5EBE">
        <w:rPr>
          <w:lang w:val="en-US"/>
        </w:rPr>
        <w:fldChar w:fldCharType="end"/>
      </w:r>
      <w:r w:rsidR="002D5EBE" w:rsidRPr="00DA7990">
        <w:rPr>
          <w:rFonts w:ascii="Calibri" w:hAnsi="Calibri" w:cs="Calibri"/>
          <w:lang w:val="en-US"/>
        </w:rPr>
        <w:t xml:space="preserve"> </w:t>
      </w:r>
      <w:r w:rsidR="002D5EBE">
        <w:rPr>
          <w:rFonts w:ascii="Calibri" w:hAnsi="Calibri" w:cs="Calibri"/>
          <w:lang w:val="en-US"/>
        </w:rPr>
        <w:t xml:space="preserve">was one of the oldest study where the Neural network approach is applied the predicting the size of the forest fire. The values of the hyperparameters are determined heuristically. Deep neural network models such as LSTM(Long short-term memory) has been used to predict the size of the fire at the beginning of its occurrence. This model has been implemented as a time series data </w:t>
      </w:r>
      <w:r w:rsidR="00CB4994">
        <w:rPr>
          <w:rFonts w:ascii="Calibri" w:hAnsi="Calibri" w:cs="Calibri"/>
          <w:lang w:val="en-US"/>
        </w:rPr>
        <w:t>and it was able to predict the occurrence trends with an accuracy of 90.9%</w:t>
      </w:r>
      <w:r w:rsidR="007133CB">
        <w:rPr>
          <w:rFonts w:ascii="Calibri" w:hAnsi="Calibri" w:cs="Calibri"/>
          <w:lang w:val="en-US"/>
        </w:rPr>
        <w:t xml:space="preserve"> </w:t>
      </w:r>
      <w:r w:rsidR="007133CB">
        <w:rPr>
          <w:rFonts w:ascii="Calibri" w:hAnsi="Calibri" w:cs="Calibri"/>
          <w:lang w:val="en-US"/>
        </w:rPr>
        <w:fldChar w:fldCharType="begin"/>
      </w:r>
      <w:r w:rsidR="007133CB">
        <w:rPr>
          <w:rFonts w:ascii="Calibri" w:hAnsi="Calibri" w:cs="Calibri"/>
          <w:lang w:val="en-US"/>
        </w:rPr>
        <w:instrText xml:space="preserve"> ADDIN ZOTERO_ITEM CSL_CITATION {"citationID":"wACw2Hav","properties":{"formattedCitation":"(Liang et al., 2019)","plainCitation":"(Liang et al., 2019)","noteIndex":0},"citationItems":[{"id":8,"uris":["http://zotero.org/users/6500239/items/2ZJW2Q2C"],"uri":["http://zotero.org/users/6500239/items/2ZJW2Q2C"],"itemData":{"id":8,"type":"article-journal","abstract":"A forest fire is a natural disaster that destroys forest resources, thus having a severe impact on humans and on the animals and plants that depend on the forest environment. This paper presents a model for predicting the scale of forest wildfires of Alberta, Canada. A fire's scale is determined by the combination of the fire's duration and the size of the area it burns. Our prediction model enables fire rescuers to take appropriate measures to minimize damage caused by a wildfire based on its predicted scale in the fire's early stages. The modeling data were collected from the Canada National Fire Database (CNFDB) published by Natural Resources Canada, which includes wildfire and meteorological data for Alberta, Canada. The size of the burned area and the fire's duration were used to estimate the scale of a wildfire. After multi-collinearity testing and feature normalization, the data were divided into training and testing sets. Taking the meteorological factors as input values, a backpropagation neural network (BPNN), a recurrent neural network (RNN), and long short-term memory (LSTM) were implemented to establish prediction models. Of these classification methods, LSTM exhibited the highest accuracy, 90.9%. The results indicate that it is feasible to predict the scale of a forest wildfire at the beginning of its occurrence using meteorological information.","container-title":"IEEE Access","DOI":"10.1109/ACCESS.2019.2957837","ISSN":"2169-3536","note":"event: IEEE Access","page":"176746-176755","source":"IEEE Xplore","title":"A Neural Network Model for Wildfire Scale Prediction Using Meteorological Factors","volume":"7","author":[{"family":"Liang","given":"Hao"},{"family":"Zhang","given":"Meng"},{"family":"Wang","given":"Hailan"}],"issued":{"date-parts":[["2019"]]}}}],"schema":"https://github.com/citation-style-language/schema/raw/master/csl-citation.json"} </w:instrText>
      </w:r>
      <w:r w:rsidR="007133CB">
        <w:rPr>
          <w:rFonts w:ascii="Calibri" w:hAnsi="Calibri" w:cs="Calibri"/>
          <w:lang w:val="en-US"/>
        </w:rPr>
        <w:fldChar w:fldCharType="separate"/>
      </w:r>
      <w:r w:rsidR="007133CB" w:rsidRPr="007133CB">
        <w:rPr>
          <w:rFonts w:ascii="Calibri" w:hAnsi="Calibri" w:cs="Calibri"/>
        </w:rPr>
        <w:t>(Liang et al., 2019)</w:t>
      </w:r>
      <w:r w:rsidR="007133CB">
        <w:rPr>
          <w:rFonts w:ascii="Calibri" w:hAnsi="Calibri" w:cs="Calibri"/>
          <w:lang w:val="en-US"/>
        </w:rPr>
        <w:fldChar w:fldCharType="end"/>
      </w:r>
      <w:r w:rsidR="00CB4994">
        <w:rPr>
          <w:rFonts w:ascii="Calibri" w:hAnsi="Calibri" w:cs="Calibri"/>
          <w:lang w:val="en-US"/>
        </w:rPr>
        <w:t xml:space="preserve">. In this research we have taken a step further in predicting the size of the wildfire by using the time series data of </w:t>
      </w:r>
      <w:r w:rsidR="00CE4B5B">
        <w:rPr>
          <w:rFonts w:ascii="Calibri" w:hAnsi="Calibri" w:cs="Calibri"/>
          <w:lang w:val="en-US"/>
        </w:rPr>
        <w:t>meteorological</w:t>
      </w:r>
      <w:r w:rsidR="00CB4994">
        <w:rPr>
          <w:rFonts w:ascii="Calibri" w:hAnsi="Calibri" w:cs="Calibri"/>
          <w:lang w:val="en-US"/>
        </w:rPr>
        <w:t xml:space="preserve"> parameters such as temperature, relative </w:t>
      </w:r>
      <w:r w:rsidR="00CE4B5B">
        <w:rPr>
          <w:rFonts w:ascii="Calibri" w:hAnsi="Calibri" w:cs="Calibri"/>
          <w:lang w:val="en-US"/>
        </w:rPr>
        <w:t>humidity</w:t>
      </w:r>
      <w:r w:rsidR="00CB4994">
        <w:rPr>
          <w:rFonts w:ascii="Calibri" w:hAnsi="Calibri" w:cs="Calibri"/>
          <w:lang w:val="en-US"/>
        </w:rPr>
        <w:t>, wind speed, precipitation, visibility, due point, sea level pressure and building a time series</w:t>
      </w:r>
      <w:r w:rsidR="00CE4B5B">
        <w:rPr>
          <w:rFonts w:ascii="Calibri" w:hAnsi="Calibri" w:cs="Calibri"/>
          <w:lang w:val="en-US"/>
        </w:rPr>
        <w:t xml:space="preserve"> forecasting</w:t>
      </w:r>
      <w:r w:rsidR="00CB4994">
        <w:rPr>
          <w:rFonts w:ascii="Calibri" w:hAnsi="Calibri" w:cs="Calibri"/>
          <w:lang w:val="en-US"/>
        </w:rPr>
        <w:t xml:space="preserve"> model with </w:t>
      </w:r>
      <w:r w:rsidR="000907AD">
        <w:rPr>
          <w:rFonts w:ascii="Calibri" w:hAnsi="Calibri" w:cs="Calibri"/>
          <w:lang w:val="en-US"/>
        </w:rPr>
        <w:t xml:space="preserve">Convolutional Neural Network. </w:t>
      </w:r>
    </w:p>
    <w:p w14:paraId="2A9BED3A" w14:textId="554C1EA3" w:rsidR="00972563" w:rsidRPr="00DA7990" w:rsidRDefault="00972563" w:rsidP="00136044">
      <w:pPr>
        <w:jc w:val="both"/>
        <w:rPr>
          <w:rFonts w:ascii="Calibri" w:hAnsi="Calibri" w:cs="Calibri"/>
          <w:lang w:val="en-US"/>
        </w:rPr>
      </w:pPr>
      <w:r>
        <w:rPr>
          <w:rFonts w:ascii="Calibri" w:hAnsi="Calibri" w:cs="Calibri"/>
          <w:lang w:val="en-US"/>
        </w:rPr>
        <w:t xml:space="preserve">The objective of the study to use 1-d Convolutional Neural network for on a time series weather related data and compare the results with few of the earlier proposed model on Back Propagation Neural network(BPNN), Recurrent Neural Network(RNN) and LSTM. The dataset has been collected for the state of Alaska, from Alaska Interagency Coordination center(AICC) website. The weather details </w:t>
      </w:r>
      <w:r w:rsidR="001A40EA">
        <w:rPr>
          <w:rFonts w:ascii="Calibri" w:hAnsi="Calibri" w:cs="Calibri"/>
          <w:lang w:val="en-US"/>
        </w:rPr>
        <w:t>have</w:t>
      </w:r>
      <w:r>
        <w:rPr>
          <w:rFonts w:ascii="Calibri" w:hAnsi="Calibri" w:cs="Calibri"/>
          <w:lang w:val="en-US"/>
        </w:rPr>
        <w:t xml:space="preserve"> been captured from (</w:t>
      </w:r>
      <w:hyperlink r:id="rId6" w:history="1">
        <w:r>
          <w:rPr>
            <w:rStyle w:val="Hyperlink"/>
          </w:rPr>
          <w:t>https://www.almanac.com/</w:t>
        </w:r>
      </w:hyperlink>
      <w:r>
        <w:t xml:space="preserve">) . Section 2 provides the detailed study about the literature review on this field of study . Section 3 provides the Implementation of the project along with the prerequisite, </w:t>
      </w:r>
      <w:r w:rsidR="002B7B32">
        <w:t>pre-processing,</w:t>
      </w:r>
      <w:r>
        <w:t xml:space="preserve"> and model selection. Section 4 explains the comparison of all the models used in the previous section and quantify each model performance </w:t>
      </w:r>
      <w:r w:rsidR="001A40EA">
        <w:t>based on</w:t>
      </w:r>
      <w:r w:rsidR="00341182">
        <w:t xml:space="preserve"> few evaluation parameters. </w:t>
      </w:r>
      <w:r w:rsidR="001A40EA">
        <w:t>Section 5 concludes this paper with the scope of future works .</w:t>
      </w:r>
    </w:p>
    <w:p w14:paraId="0B366391" w14:textId="7FFF6878" w:rsidR="0002622A" w:rsidRDefault="00F708DB" w:rsidP="00136044">
      <w:pPr>
        <w:jc w:val="both"/>
        <w:rPr>
          <w:b/>
          <w:bCs/>
          <w:sz w:val="32"/>
          <w:szCs w:val="32"/>
          <w:lang w:val="en-US"/>
        </w:rPr>
      </w:pPr>
      <w:r w:rsidRPr="00F708DB">
        <w:rPr>
          <w:b/>
          <w:bCs/>
          <w:sz w:val="32"/>
          <w:szCs w:val="32"/>
          <w:lang w:val="en-US"/>
        </w:rPr>
        <w:t>Bibliography</w:t>
      </w:r>
      <w:r w:rsidR="0002622A" w:rsidRPr="00F708DB">
        <w:rPr>
          <w:b/>
          <w:bCs/>
          <w:sz w:val="32"/>
          <w:szCs w:val="32"/>
          <w:lang w:val="en-US"/>
        </w:rPr>
        <w:t>:</w:t>
      </w:r>
    </w:p>
    <w:p w14:paraId="0457B650" w14:textId="17058206" w:rsidR="00F708DB" w:rsidRPr="00F708DB" w:rsidRDefault="00F708DB" w:rsidP="00136044">
      <w:pPr>
        <w:jc w:val="both"/>
        <w:rPr>
          <w:sz w:val="32"/>
          <w:szCs w:val="32"/>
          <w:lang w:val="en-US"/>
        </w:rPr>
      </w:pPr>
      <w:r>
        <w:rPr>
          <w:b/>
          <w:bCs/>
          <w:sz w:val="32"/>
          <w:szCs w:val="32"/>
          <w:lang w:val="en-US"/>
        </w:rPr>
        <w:t>___________</w:t>
      </w:r>
    </w:p>
    <w:p w14:paraId="1A8BAC3E" w14:textId="77777777" w:rsidR="007133CB" w:rsidRPr="007133CB" w:rsidRDefault="0002622A" w:rsidP="007133CB">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7133CB" w:rsidRPr="007133CB">
        <w:rPr>
          <w:rFonts w:ascii="Calibri" w:hAnsi="Calibri" w:cs="Calibri"/>
        </w:rPr>
        <w:t>Bourgeau-Chavez, L.L., Kasischke, E.S., French, N.H.F., 1993. Detection And Interpretation Of Fire-disturbed Boreal Forest Ecosystems In Alaska Using Spacebarne SAR Data, in: Proceedings of IEEE Topical Symposium on Combined Optical, Microwave, Earth and Atmosphere Sensing. Presented at the IEEE Topical Symposium on Combined Optical, Microwave, Earth and Atmosphere Sensing, IEEE, Albuquerque, NM, USA, pp. 236–239. https://doi.org/10.1109/COMEAS.1993.700229</w:t>
      </w:r>
    </w:p>
    <w:p w14:paraId="7B5B7CC5" w14:textId="77777777" w:rsidR="007133CB" w:rsidRPr="007133CB" w:rsidRDefault="007133CB" w:rsidP="007133CB">
      <w:pPr>
        <w:pStyle w:val="Bibliography"/>
        <w:rPr>
          <w:rFonts w:ascii="Calibri" w:hAnsi="Calibri" w:cs="Calibri"/>
        </w:rPr>
      </w:pPr>
      <w:r w:rsidRPr="007133CB">
        <w:rPr>
          <w:rFonts w:ascii="Calibri" w:hAnsi="Calibri" w:cs="Calibri"/>
        </w:rPr>
        <w:t xml:space="preserve">Cappellini, V., Mattii, L., Mecocci, A., 1989. An intelligent system for automatic fire detection in forests, in: Cantoni, V., Creutzburg, R., Levialdi, S., Wolf, G. (Eds.), Recent Issues in Pattern </w:t>
      </w:r>
      <w:r w:rsidRPr="007133CB">
        <w:rPr>
          <w:rFonts w:ascii="Calibri" w:hAnsi="Calibri" w:cs="Calibri"/>
        </w:rPr>
        <w:lastRenderedPageBreak/>
        <w:t>Analysis and Recognition, Lecture Notes in Computer Science. Springer Berlin Heidelberg, Berlin, Heidelberg, pp. 351–364. https://doi.org/10.1007/3-540-51815-0_67</w:t>
      </w:r>
    </w:p>
    <w:p w14:paraId="7FCE7EE2" w14:textId="77777777" w:rsidR="007133CB" w:rsidRPr="007133CB" w:rsidRDefault="007133CB" w:rsidP="007133CB">
      <w:pPr>
        <w:pStyle w:val="Bibliography"/>
        <w:rPr>
          <w:rFonts w:ascii="Calibri" w:hAnsi="Calibri" w:cs="Calibri"/>
        </w:rPr>
      </w:pPr>
      <w:r w:rsidRPr="007133CB">
        <w:rPr>
          <w:rFonts w:ascii="Calibri" w:hAnsi="Calibri" w:cs="Calibri"/>
        </w:rPr>
        <w:t>French, N.H.F., Kasischke, E.S., Bourgeau-Chavez, L.L., 1994. Multi-sensor analysis of the effects of fire in the Alaskan boreal forest, in: Proceedings of National Aerospace and Electronics Conference (NAECON’94). Presented at the Proceedings of National Aerospace and Electronics Conference (NAECON’94), pp. 1085–1089 vol.2. https://doi.org/10.1109/NAECON.1994.332922</w:t>
      </w:r>
    </w:p>
    <w:p w14:paraId="2FE6A4E8" w14:textId="77777777" w:rsidR="007133CB" w:rsidRPr="007133CB" w:rsidRDefault="007133CB" w:rsidP="007133CB">
      <w:pPr>
        <w:pStyle w:val="Bibliography"/>
        <w:rPr>
          <w:rFonts w:ascii="Calibri" w:hAnsi="Calibri" w:cs="Calibri"/>
        </w:rPr>
      </w:pPr>
      <w:r w:rsidRPr="007133CB">
        <w:rPr>
          <w:rFonts w:ascii="Calibri" w:hAnsi="Calibri" w:cs="Calibri"/>
        </w:rPr>
        <w:t>Kawano, K., Kudoh, J., Makino, S., 1999. Forest fire detection in Far East region of Russia by using NOAA AVHRR images, in: IEEE 1999 International Geoscience and Remote Sensing Symposium. IGARSS’99 (Cat. No.99CH36293). Presented at the IEEE 1999 International Geoscience and Remote Sensing Symposium. IGARSS’99, IEEE, Hamburg, Germany, pp. 858–860. https://doi.org/10.1109/IGARSS.1999.774465</w:t>
      </w:r>
    </w:p>
    <w:p w14:paraId="3E51150C" w14:textId="77777777" w:rsidR="007133CB" w:rsidRPr="007133CB" w:rsidRDefault="007133CB" w:rsidP="007133CB">
      <w:pPr>
        <w:pStyle w:val="Bibliography"/>
        <w:rPr>
          <w:rFonts w:ascii="Calibri" w:hAnsi="Calibri" w:cs="Calibri"/>
        </w:rPr>
      </w:pPr>
      <w:r w:rsidRPr="007133CB">
        <w:rPr>
          <w:rFonts w:ascii="Calibri" w:hAnsi="Calibri" w:cs="Calibri"/>
        </w:rPr>
        <w:t>Lee, G., Soo Chin Liew, Oo Kaw Lim, Lim, H., 1999. Analysis of vegetation types affected by the 1997 forest fires in Sumatra, in: IEEE 1999 International Geoscience and Remote Sensing Symposium. IGARSS’99 (Cat. No.99CH36293). Presented at the IEEE 1999 International Geoscience and Remote Sensing Symposium. IGARSS’99, IEEE, Hamburg, Germany, pp. 738–740. https://doi.org/10.1109/IGARSS.1999.774424</w:t>
      </w:r>
    </w:p>
    <w:p w14:paraId="47A1531D" w14:textId="77777777" w:rsidR="007133CB" w:rsidRPr="007133CB" w:rsidRDefault="007133CB" w:rsidP="007133CB">
      <w:pPr>
        <w:pStyle w:val="Bibliography"/>
        <w:rPr>
          <w:rFonts w:ascii="Calibri" w:hAnsi="Calibri" w:cs="Calibri"/>
        </w:rPr>
      </w:pPr>
      <w:r w:rsidRPr="007133CB">
        <w:rPr>
          <w:rFonts w:ascii="Calibri" w:hAnsi="Calibri" w:cs="Calibri"/>
        </w:rPr>
        <w:t>Liang, H., Zhang, M., Wang, H., 2019. A Neural Network Model for Wildfire Scale Prediction Using Meteorological Factors. IEEE Access 7, 176746–176755. https://doi.org/10.1109/ACCESS.2019.2957837</w:t>
      </w:r>
    </w:p>
    <w:p w14:paraId="12FE4CA4" w14:textId="77777777" w:rsidR="007133CB" w:rsidRPr="007133CB" w:rsidRDefault="007133CB" w:rsidP="007133CB">
      <w:pPr>
        <w:pStyle w:val="Bibliography"/>
        <w:rPr>
          <w:rFonts w:ascii="Calibri" w:hAnsi="Calibri" w:cs="Calibri"/>
        </w:rPr>
      </w:pPr>
      <w:r w:rsidRPr="007133CB">
        <w:rPr>
          <w:rFonts w:ascii="Calibri" w:hAnsi="Calibri" w:cs="Calibri"/>
        </w:rPr>
        <w:t>Martinez-Canales, J.F., 1997. A review of the incidence of medium and high voltage overhead electric power lines in causing forest fires, in: 14th International Conference and Exhibition on Electricity Distribution (CIRED 1997 - Distributing Power for the Millennium). Presented at the 14th International Conference and Exhibition on Electricity Distribution (CIRED 1997 - Distributing Power for the Millennium), IEE, Birmingham, UK, pp. v3-27-v3-27. https://doi.org/10.1049/cp:19970533</w:t>
      </w:r>
    </w:p>
    <w:p w14:paraId="40CEDF88" w14:textId="77777777" w:rsidR="007133CB" w:rsidRPr="007133CB" w:rsidRDefault="007133CB" w:rsidP="007133CB">
      <w:pPr>
        <w:pStyle w:val="Bibliography"/>
        <w:rPr>
          <w:rFonts w:ascii="Calibri" w:hAnsi="Calibri" w:cs="Calibri"/>
        </w:rPr>
      </w:pPr>
      <w:r w:rsidRPr="007133CB">
        <w:rPr>
          <w:rFonts w:ascii="Calibri" w:hAnsi="Calibri" w:cs="Calibri"/>
        </w:rPr>
        <w:t>Minardi, J., Marchisio, G.B., Treder, R.P., 1999. Spatial linear modeling and forecasting of forest fires across the United States, in: IEEE 1999 International Geoscience and Remote Sensing Symposium. IGARSS’99 (Cat. No.99CH36293). Presented at the IEEE 1999 International Geoscience and Remote Sensing Symposium. IGARSS’99, IEEE, Hamburg, Germany, pp. 861–863. https://doi.org/10.1109/IGARSS.1999.774466</w:t>
      </w:r>
    </w:p>
    <w:p w14:paraId="5B6247D6" w14:textId="77777777" w:rsidR="007133CB" w:rsidRPr="007133CB" w:rsidRDefault="007133CB" w:rsidP="007133CB">
      <w:pPr>
        <w:pStyle w:val="Bibliography"/>
        <w:rPr>
          <w:rFonts w:ascii="Calibri" w:hAnsi="Calibri" w:cs="Calibri"/>
        </w:rPr>
      </w:pPr>
      <w:r w:rsidRPr="007133CB">
        <w:rPr>
          <w:rFonts w:ascii="Calibri" w:hAnsi="Calibri" w:cs="Calibri"/>
        </w:rPr>
        <w:t>Safi, Y., Bouroumi, A., Bouroumi, A., 2011. A neural network approach for predicting forest fires, in: 2011 International Conference on Multimedia Computing and Systems. Presented at the 2011 International Conference on Multimedia Computing and Systems, pp. 1–5. https://doi.org/10.1109/ICMCS.2011.5945716</w:t>
      </w:r>
    </w:p>
    <w:p w14:paraId="646AB801" w14:textId="77777777" w:rsidR="007133CB" w:rsidRPr="007133CB" w:rsidRDefault="007133CB" w:rsidP="007133CB">
      <w:pPr>
        <w:pStyle w:val="Bibliography"/>
        <w:rPr>
          <w:rFonts w:ascii="Calibri" w:hAnsi="Calibri" w:cs="Calibri"/>
        </w:rPr>
      </w:pPr>
      <w:r w:rsidRPr="007133CB">
        <w:rPr>
          <w:rFonts w:ascii="Calibri" w:hAnsi="Calibri" w:cs="Calibri"/>
        </w:rPr>
        <w:t>Vilar, L., Woolford, Douglas.G., Martell, D.L., Martín, M.P., 2010. A model for predicting human-caused wildfire occurrence in the region of Madrid, Spain. Int. J. Wildland Fire 19, 325. https://doi.org/10.1071/WF09030</w:t>
      </w:r>
    </w:p>
    <w:p w14:paraId="6D21E157" w14:textId="77777777" w:rsidR="007133CB" w:rsidRPr="007133CB" w:rsidRDefault="007133CB" w:rsidP="007133CB">
      <w:pPr>
        <w:pStyle w:val="Bibliography"/>
        <w:rPr>
          <w:rFonts w:ascii="Calibri" w:hAnsi="Calibri" w:cs="Calibri"/>
        </w:rPr>
      </w:pPr>
      <w:r w:rsidRPr="007133CB">
        <w:rPr>
          <w:rFonts w:ascii="Calibri" w:hAnsi="Calibri" w:cs="Calibri"/>
        </w:rPr>
        <w:t>Wotton, B.M., Martell, D.L., 2005. A lightning fire occurrence model for Ontario. Can. J. For. Res. 35, 1389–1401. https://doi.org/10.1139/x05-071</w:t>
      </w:r>
    </w:p>
    <w:p w14:paraId="03B6F1D8" w14:textId="1DF94D5B" w:rsidR="0002622A" w:rsidRDefault="0002622A" w:rsidP="00136044">
      <w:pPr>
        <w:jc w:val="both"/>
        <w:rPr>
          <w:lang w:val="en-US"/>
        </w:rPr>
      </w:pPr>
      <w:r>
        <w:rPr>
          <w:lang w:val="en-US"/>
        </w:rPr>
        <w:fldChar w:fldCharType="end"/>
      </w:r>
    </w:p>
    <w:sectPr w:rsidR="0002622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B5164E" w14:textId="77777777" w:rsidR="00BC5A82" w:rsidRDefault="00BC5A82" w:rsidP="00136044">
      <w:pPr>
        <w:spacing w:after="0" w:line="240" w:lineRule="auto"/>
      </w:pPr>
      <w:r>
        <w:separator/>
      </w:r>
    </w:p>
  </w:endnote>
  <w:endnote w:type="continuationSeparator" w:id="0">
    <w:p w14:paraId="000BAD5D" w14:textId="77777777" w:rsidR="00BC5A82" w:rsidRDefault="00BC5A82" w:rsidP="001360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8960D6" w14:textId="77777777" w:rsidR="00BC5A82" w:rsidRDefault="00BC5A82" w:rsidP="00136044">
      <w:pPr>
        <w:spacing w:after="0" w:line="240" w:lineRule="auto"/>
      </w:pPr>
      <w:r>
        <w:separator/>
      </w:r>
    </w:p>
  </w:footnote>
  <w:footnote w:type="continuationSeparator" w:id="0">
    <w:p w14:paraId="371AD660" w14:textId="77777777" w:rsidR="00BC5A82" w:rsidRDefault="00BC5A82" w:rsidP="0013604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8B0"/>
    <w:rsid w:val="0002622A"/>
    <w:rsid w:val="000907AD"/>
    <w:rsid w:val="00094DB7"/>
    <w:rsid w:val="00104CF0"/>
    <w:rsid w:val="00116C26"/>
    <w:rsid w:val="00136044"/>
    <w:rsid w:val="00182288"/>
    <w:rsid w:val="001A40EA"/>
    <w:rsid w:val="001D5680"/>
    <w:rsid w:val="001F7E52"/>
    <w:rsid w:val="0021179E"/>
    <w:rsid w:val="00283C95"/>
    <w:rsid w:val="002A0E49"/>
    <w:rsid w:val="002B7B32"/>
    <w:rsid w:val="002D5EBE"/>
    <w:rsid w:val="002F4695"/>
    <w:rsid w:val="00341182"/>
    <w:rsid w:val="003420E9"/>
    <w:rsid w:val="00383005"/>
    <w:rsid w:val="003902EE"/>
    <w:rsid w:val="003F2271"/>
    <w:rsid w:val="004239EF"/>
    <w:rsid w:val="00425765"/>
    <w:rsid w:val="00431FAF"/>
    <w:rsid w:val="004421A4"/>
    <w:rsid w:val="00456E68"/>
    <w:rsid w:val="00463049"/>
    <w:rsid w:val="004A25F9"/>
    <w:rsid w:val="004B662D"/>
    <w:rsid w:val="004D1346"/>
    <w:rsid w:val="00542415"/>
    <w:rsid w:val="005D1080"/>
    <w:rsid w:val="0068052B"/>
    <w:rsid w:val="00693520"/>
    <w:rsid w:val="006E5D7E"/>
    <w:rsid w:val="007133CB"/>
    <w:rsid w:val="00715B7D"/>
    <w:rsid w:val="00784EDB"/>
    <w:rsid w:val="007F78B0"/>
    <w:rsid w:val="008420F7"/>
    <w:rsid w:val="00862434"/>
    <w:rsid w:val="00867598"/>
    <w:rsid w:val="008D7640"/>
    <w:rsid w:val="008F1A30"/>
    <w:rsid w:val="00972563"/>
    <w:rsid w:val="009B373B"/>
    <w:rsid w:val="009D5621"/>
    <w:rsid w:val="00A131A5"/>
    <w:rsid w:val="00A70D9C"/>
    <w:rsid w:val="00AC7CCB"/>
    <w:rsid w:val="00B0651C"/>
    <w:rsid w:val="00B7065F"/>
    <w:rsid w:val="00BC5A82"/>
    <w:rsid w:val="00C50CE6"/>
    <w:rsid w:val="00CB4994"/>
    <w:rsid w:val="00CC1BD0"/>
    <w:rsid w:val="00CD3CAB"/>
    <w:rsid w:val="00CD5804"/>
    <w:rsid w:val="00CE4B5B"/>
    <w:rsid w:val="00CF0110"/>
    <w:rsid w:val="00CF79CA"/>
    <w:rsid w:val="00D44542"/>
    <w:rsid w:val="00D45EA0"/>
    <w:rsid w:val="00DA6B00"/>
    <w:rsid w:val="00DA7990"/>
    <w:rsid w:val="00DC4B6B"/>
    <w:rsid w:val="00DD02F8"/>
    <w:rsid w:val="00DE42EE"/>
    <w:rsid w:val="00E23851"/>
    <w:rsid w:val="00E56D87"/>
    <w:rsid w:val="00EA37E2"/>
    <w:rsid w:val="00F110E2"/>
    <w:rsid w:val="00F708DB"/>
    <w:rsid w:val="00FF20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FAC9C"/>
  <w15:chartTrackingRefBased/>
  <w15:docId w15:val="{B2664A18-3982-4460-BB1C-8AC627A03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360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6044"/>
  </w:style>
  <w:style w:type="paragraph" w:styleId="Footer">
    <w:name w:val="footer"/>
    <w:basedOn w:val="Normal"/>
    <w:link w:val="FooterChar"/>
    <w:uiPriority w:val="99"/>
    <w:unhideWhenUsed/>
    <w:rsid w:val="001360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6044"/>
  </w:style>
  <w:style w:type="paragraph" w:styleId="Bibliography">
    <w:name w:val="Bibliography"/>
    <w:basedOn w:val="Normal"/>
    <w:next w:val="Normal"/>
    <w:uiPriority w:val="37"/>
    <w:unhideWhenUsed/>
    <w:rsid w:val="0002622A"/>
    <w:pPr>
      <w:spacing w:after="0" w:line="240" w:lineRule="auto"/>
      <w:ind w:left="720" w:hanging="720"/>
    </w:pPr>
  </w:style>
  <w:style w:type="character" w:styleId="Hyperlink">
    <w:name w:val="Hyperlink"/>
    <w:basedOn w:val="DefaultParagraphFont"/>
    <w:uiPriority w:val="99"/>
    <w:semiHidden/>
    <w:unhideWhenUsed/>
    <w:rsid w:val="009725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6263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almanac.com/"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05</TotalTime>
  <Pages>3</Pages>
  <Words>4397</Words>
  <Characters>2506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t Kumar Sahoo</dc:creator>
  <cp:keywords/>
  <dc:description/>
  <cp:lastModifiedBy>Amit Kumar Sahoo</cp:lastModifiedBy>
  <cp:revision>161</cp:revision>
  <dcterms:created xsi:type="dcterms:W3CDTF">2020-06-23T11:26:00Z</dcterms:created>
  <dcterms:modified xsi:type="dcterms:W3CDTF">2020-07-01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Fq0D9yJ4"/&gt;&lt;style id="http://www.zotero.org/styles/elsevier-harvard" hasBibliography="1" bibliographyStyleHasBeenSet="1"/&gt;&lt;prefs&gt;&lt;pref name="fieldType" value="Field"/&gt;&lt;/prefs&gt;&lt;/data&gt;</vt:lpwstr>
  </property>
</Properties>
</file>